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m:t>
                </m:r>
                <m:r>
                  <w:rPr>
                    <w:rFonts w:ascii="Cambria Math" w:hAnsi="Cambria Math"/>
                  </w:rPr>
                  <m:t>N</m:t>
                </m:r>
              </m:e>
              <m:sub>
                <m:r>
                  <w:rPr>
                    <w:rFonts w:ascii="Cambria Math" w:hAnsi="Cambria Math"/>
                  </w:rPr>
                  <m:t>tot</m:t>
                </m:r>
              </m:sub>
            </m:sSub>
          </m:num>
          <m:den>
            <m:r>
              <w:rPr>
                <w:rFonts w:ascii="Cambria Math" w:hAnsi="Cambria Math"/>
              </w:rPr>
              <m:t>∂</m:t>
            </m:r>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m:t>
                </m:r>
                <m:r>
                  <w:rPr>
                    <w:rFonts w:ascii="Cambria Math" w:hAnsi="Cambria Math"/>
                  </w:rPr>
                  <m:t>N</m:t>
                </m:r>
              </m:e>
              <m:sub>
                <m:r>
                  <w:rPr>
                    <w:rFonts w:ascii="Cambria Math" w:hAnsi="Cambria Math"/>
                  </w:rPr>
                  <m:t>QLL</m:t>
                </m:r>
              </m:sub>
            </m:sSub>
          </m:num>
          <m:den>
            <m:r>
              <w:rPr>
                <w:rFonts w:ascii="Cambria Math" w:hAnsi="Cambria Math"/>
              </w:rPr>
              <m:t>∂</m:t>
            </m:r>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t>
                </m:r>
                <m:r>
                  <w:rPr>
                    <w:rFonts w:ascii="Cambria Math" w:hAnsi="Cambria Math"/>
                  </w:rPr>
                  <m:t>N</m:t>
                </m:r>
              </m:e>
              <m:sub>
                <m:r>
                  <w:rPr>
                    <w:rFonts w:ascii="Cambria Math" w:hAnsi="Cambria Math"/>
                  </w:rPr>
                  <m:t>tot</m:t>
                </m:r>
              </m:sub>
            </m:sSub>
          </m:num>
          <m:den>
            <m:r>
              <w:rPr>
                <w:rFonts w:ascii="Cambria Math" w:hAnsi="Cambria Math"/>
              </w:rPr>
              <m:t>∂</m:t>
            </m:r>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0E103A" w:rsidP="000E103A">
      <w:pPr>
        <w:pStyle w:val="ListParagraph"/>
        <w:numPr>
          <w:ilvl w:val="0"/>
          <w:numId w:val="35"/>
        </w:numPr>
      </w:pPr>
      <w:r>
        <w:rPr>
          <w:rFonts w:eastAsiaTheme="minorEastAsia"/>
          <w:iCs/>
        </w:rPr>
        <w:t xml:space="preserve">The surface diffusion coefficient is obtained from the ambient temperature, </w:t>
      </w:r>
    </w:p>
    <w:p w:rsidR="000E103A" w:rsidRPr="0008477C" w:rsidRDefault="000E103A" w:rsidP="000E103A">
      <w:pPr>
        <w:ind w:left="360"/>
      </w:pPr>
    </w:p>
    <w:p w:rsidR="000E103A" w:rsidRDefault="000E103A" w:rsidP="000E103A">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0E103A" w:rsidRDefault="000E103A" w:rsidP="000E103A">
      <w:pPr>
        <w:pStyle w:val="ListParagraph"/>
        <w:rPr>
          <w:rFonts w:eastAsiaTheme="minorEastAsia"/>
        </w:rPr>
      </w:pPr>
    </w:p>
    <w:p w:rsidR="000E103A" w:rsidRPr="006A7F72" w:rsidRDefault="000E103A" w:rsidP="000E103A">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w:t>
      </w:r>
    </w:p>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w:t>
      </w:r>
      <w:r>
        <w:lastRenderedPageBreak/>
        <w:t xml:space="preserve">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the V-shaped growing baseline (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w:t>
      </w:r>
      <w:r w:rsidR="003937C6">
        <w:rPr>
          <w:rFonts w:eastAsiaTheme="minorEastAsia"/>
        </w:rPr>
        <w:lastRenderedPageBreak/>
        <w:t xml:space="preserve">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rPr>
                <w:noProof/>
              </w:rPr>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587E2A">
        <w:t>four</w:t>
      </w:r>
      <w:r>
        <w:t xml:space="preserve"> questions</w:t>
      </w:r>
      <w:r w:rsidR="0086518D">
        <w:t xml:space="preserve">, with the eventual goal of </w:t>
      </w:r>
      <w:r w:rsidR="00587E2A">
        <w:t>comparing</w:t>
      </w:r>
      <w:r w:rsidR="0086518D">
        <w:t xml:space="preserve"> </w:t>
      </w:r>
      <w:r w:rsidR="00587E2A">
        <w:t>with</w:t>
      </w:r>
      <w:r w:rsidR="0086518D">
        <w:t xml:space="preserve"> </w:t>
      </w:r>
      <w:r w:rsidR="00587E2A">
        <w:t>our</w:t>
      </w:r>
      <w:r w:rsidR="0086518D">
        <w:t xml:space="preserve"> QLC-2 results. </w:t>
      </w:r>
      <w:r w:rsidR="00B363DC">
        <w:t xml:space="preserve"> </w:t>
      </w:r>
      <w:r w:rsidR="00587E2A">
        <w:t>We begin by</w:t>
      </w:r>
      <w:r w:rsidR="0086518D">
        <w:t xml:space="preserve"> examin</w:t>
      </w:r>
      <w:r w:rsidR="00587E2A">
        <w:t>ing</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3B5C31">
        <w:t>Two</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BC1FA9" w:rsidP="00D7299C">
      <w:r>
        <w:t>T</w:t>
      </w:r>
      <w:r w:rsidR="00E0676C">
        <w:t xml:space="preserve">he </w:t>
      </w:r>
      <w:r w:rsidR="00EA5C10">
        <w:t xml:space="preserve">curvature </w:t>
      </w:r>
      <w:r w:rsidR="00587E2A">
        <w:t>just mentioned</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000000"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BC1FA9" w:rsidP="00E0676C">
      <w:r>
        <w:t>We can also</w:t>
      </w:r>
      <w:r w:rsidR="00E0676C">
        <w:t xml:space="preserv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sidR="00E0676C">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sidR="001F3908">
        <w:rPr>
          <w:rFonts w:eastAsiaTheme="minorEastAsia"/>
        </w:rPr>
        <w:t>. S</w:t>
      </w:r>
      <w:r w:rsidR="00E0676C">
        <w:t>imilar</w:t>
      </w:r>
      <w:r w:rsidR="00587E2A">
        <w:t xml:space="preserve"> </w:t>
      </w:r>
      <w:r w:rsidR="00E0676C">
        <w:t xml:space="preserve">lengths appear in </w:t>
      </w:r>
      <w:r w:rsidR="00587E2A">
        <w:t>the other three</w:t>
      </w:r>
      <w:r w:rsidR="0079546F">
        <w:t xml:space="preserve"> </w:t>
      </w:r>
      <w:r w:rsidR="00587E2A">
        <w:t>(</w:t>
      </w:r>
      <w:r w:rsidR="00E0676C">
        <w:t>growing</w:t>
      </w:r>
      <w:r w:rsidR="00587E2A">
        <w:t>)</w:t>
      </w:r>
      <w:r w:rsidR="00E0676C">
        <w:t xml:space="preserve"> crystals</w:t>
      </w:r>
      <w:r w:rsidR="0079546F">
        <w:t xml:space="preserve"> too</w:t>
      </w:r>
      <w:r w:rsidR="00E0676C">
        <w:t>.</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Pr>
          <w:rFonts w:eastAsiaTheme="minorEastAsia"/>
        </w:rPr>
        <w:t>.</w:t>
      </w:r>
    </w:p>
    <w:p w:rsidR="00E0676C" w:rsidRDefault="00E0676C" w:rsidP="0086518D"/>
    <w:p w:rsidR="00C70DE1" w:rsidRDefault="00BC1FA9" w:rsidP="00C70DE1">
      <w:r>
        <w:t>Second</w:t>
      </w:r>
      <w:r w:rsidR="00C70DE1">
        <w:t xml:space="preserve">, we consider facet resilience. Specifically, we examine the ability of a faceted surface, prepared under growth conditions but then subjected to a perturbation that causes roughening or distortion, to recover to its initial, smooth-appearing faceted state when the initial growth conditions are restored. An example is shown in Fig. </w:t>
      </w:r>
      <w:r w:rsidR="00E0676C">
        <w:t>8</w:t>
      </w:r>
      <w:r w:rsidR="00C70DE1">
        <w:t>, in which a rough surface is seen to respond to lowered temperatur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rPr>
                <w:noProof/>
              </w:rPr>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 xml:space="preserve">Comparison of QLC-2 with SEM/GNBF </w:t>
      </w:r>
      <w:r w:rsidR="00AC5E38">
        <w:rPr>
          <w:b/>
          <w:bCs/>
        </w:rPr>
        <w:t>results</w:t>
      </w:r>
    </w:p>
    <w:p w:rsidR="00E0676C" w:rsidRDefault="00E0676C" w:rsidP="00E0676C">
      <w:pPr>
        <w:rPr>
          <w:b/>
          <w:bCs/>
        </w:rPr>
      </w:pPr>
    </w:p>
    <w:p w:rsidR="00112352" w:rsidRPr="00AC5E38" w:rsidRDefault="00AC5E38" w:rsidP="00AC5E38">
      <w:r>
        <w:t xml:space="preserve">We have noted that the ESEM/GNBG observations suggest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Pr>
          <w:rFonts w:eastAsiaTheme="minorEastAsia"/>
        </w:rPr>
        <w:t>.</w:t>
      </w:r>
      <w:r>
        <w:t xml:space="preserve"> Since the characteristic length scale predicted by</w:t>
      </w:r>
      <w:r w:rsidR="0079546F">
        <w:t xml:space="preserve"> QLC-2</w:t>
      </w:r>
      <w:r>
        <w:t>,</w:t>
      </w:r>
      <w:r w:rsidR="0079546F">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2 μm</m:t>
        </m:r>
      </m:oMath>
      <w:r>
        <w:t>, is intermediate between these,</w:t>
      </w:r>
      <w:r w:rsidR="00E0676C">
        <w:t xml:space="preserve"> </w:t>
      </w:r>
      <w:r>
        <w:t xml:space="preserve">we can hypothesize that </w:t>
      </w:r>
      <w:r>
        <w:rPr>
          <w:rFonts w:eastAsiaTheme="minorEastAsia"/>
        </w:rPr>
        <w:t>QLC-2 could provide some insight into the connection between the two observed scales, by some as-yet unidentified</w:t>
      </w:r>
      <w:r w:rsidR="00112352">
        <w:rPr>
          <w:rFonts w:eastAsiaTheme="minorEastAsia"/>
        </w:rPr>
        <w:t xml:space="preserve"> mechanism. This 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000000"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sidR="00666484">
        <w:rPr>
          <w:rFonts w:eastAsiaTheme="minorEastAsia"/>
        </w:rPr>
        <w:tab/>
      </w:r>
      <w:r w:rsidR="00666484">
        <w:rPr>
          <w:rFonts w:eastAsiaTheme="minorEastAsia"/>
        </w:rPr>
        <w:tab/>
      </w:r>
      <w:r w:rsidR="00666484">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 xml:space="preserve">Thus, we see that </w:t>
      </w:r>
      <w:r w:rsidR="004C790D">
        <w:rPr>
          <w:rFonts w:eastAsiaTheme="minorEastAsia"/>
        </w:rPr>
        <w:t>a key</w:t>
      </w:r>
      <w:r>
        <w:rPr>
          <w:rFonts w:eastAsiaTheme="minorEastAsia"/>
        </w:rPr>
        <w:t xml:space="preserve"> </w:t>
      </w:r>
      <w:r w:rsidR="004C790D">
        <w:rPr>
          <w:rFonts w:eastAsiaTheme="minorEastAsia"/>
        </w:rPr>
        <w:t>characteristic</w:t>
      </w:r>
      <w:r>
        <w:rPr>
          <w:rFonts w:eastAsiaTheme="minorEastAsia"/>
        </w:rPr>
        <w:t xml:space="preserve"> length </w:t>
      </w:r>
      <w:r w:rsidR="00216103">
        <w:rPr>
          <w:rFonts w:eastAsiaTheme="minorEastAsia"/>
        </w:rPr>
        <w:t>predicted by QLC-2</w:t>
      </w:r>
      <w:r>
        <w:rPr>
          <w:rFonts w:eastAsiaTheme="minorEastAsia"/>
        </w:rPr>
        <w:t xml:space="preserve"> </w:t>
      </w:r>
      <w:r w:rsidR="00216103">
        <w:rPr>
          <w:rFonts w:eastAsiaTheme="minorEastAsia"/>
        </w:rPr>
        <w:t xml:space="preserve">depends </w:t>
      </w:r>
      <w:r>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w:t>
      </w:r>
      <w:r w:rsidRPr="001323F9">
        <w:rPr>
          <w:rFonts w:eastAsiaTheme="minorEastAsia"/>
        </w:rPr>
        <w:lastRenderedPageBreak/>
        <w:t xml:space="preserve">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sectPr w:rsidR="002E0F9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973FB" w:rsidRDefault="007973FB" w:rsidP="001647A8">
      <w:r>
        <w:separator/>
      </w:r>
    </w:p>
  </w:endnote>
  <w:endnote w:type="continuationSeparator" w:id="0">
    <w:p w:rsidR="007973FB" w:rsidRDefault="007973FB"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973FB" w:rsidRDefault="007973FB" w:rsidP="001647A8">
      <w:r>
        <w:separator/>
      </w:r>
    </w:p>
  </w:footnote>
  <w:footnote w:type="continuationSeparator" w:id="0">
    <w:p w:rsidR="007973FB" w:rsidRDefault="007973FB"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A3FD9"/>
    <w:rsid w:val="004B36F4"/>
    <w:rsid w:val="004B439A"/>
    <w:rsid w:val="004B6E1D"/>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111"/>
    <w:rsid w:val="007E4AC6"/>
    <w:rsid w:val="007E4E93"/>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711C6"/>
    <w:rsid w:val="008737F8"/>
    <w:rsid w:val="008741CD"/>
    <w:rsid w:val="00874FEC"/>
    <w:rsid w:val="00876171"/>
    <w:rsid w:val="00880316"/>
    <w:rsid w:val="00880C1E"/>
    <w:rsid w:val="00890F11"/>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99257"/>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23</Pages>
  <Words>11630</Words>
  <Characters>6629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24</cp:revision>
  <cp:lastPrinted>2024-03-11T17:46:00Z</cp:lastPrinted>
  <dcterms:created xsi:type="dcterms:W3CDTF">2024-03-12T17:01:00Z</dcterms:created>
  <dcterms:modified xsi:type="dcterms:W3CDTF">2024-04-08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